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47741" w:rsidRPr="0025296A" w:rsidRDefault="00747741" w:rsidP="00747741">
      <w:pPr>
        <w:pStyle w:val="Beschriftung"/>
        <w:keepNext/>
        <w:spacing w:before="360"/>
        <w:rPr>
          <w:lang w:val="en-GB"/>
        </w:rPr>
      </w:pPr>
      <w:r w:rsidRPr="0025296A">
        <w:rPr>
          <w:lang w:val="en-GB"/>
        </w:rPr>
        <w:t xml:space="preserve">Table </w:t>
      </w:r>
      <w:r w:rsidRPr="0025296A">
        <w:fldChar w:fldCharType="begin"/>
      </w:r>
      <w:r w:rsidRPr="0025296A">
        <w:rPr>
          <w:lang w:val="en-GB"/>
        </w:rPr>
        <w:instrText xml:space="preserve"> SEQ Table \* ARABIC </w:instrText>
      </w:r>
      <w:r w:rsidRPr="0025296A">
        <w:fldChar w:fldCharType="separate"/>
      </w:r>
      <w:r w:rsidRPr="0025296A">
        <w:rPr>
          <w:noProof/>
          <w:lang w:val="en-GB"/>
        </w:rPr>
        <w:t>1</w:t>
      </w:r>
      <w:r w:rsidRPr="0025296A">
        <w:fldChar w:fldCharType="end"/>
      </w:r>
      <w:r w:rsidRPr="0025296A">
        <w:rPr>
          <w:lang w:val="en-GB"/>
        </w:rPr>
        <w:t xml:space="preserve">: Characteristics of included studies for meta-analyses and demographics for included </w:t>
      </w:r>
      <w:proofErr w:type="spellStart"/>
      <w:r>
        <w:rPr>
          <w:lang w:val="en-GB"/>
        </w:rPr>
        <w:t>i</w:t>
      </w:r>
      <w:r w:rsidRPr="0025296A">
        <w:rPr>
          <w:lang w:val="en-GB"/>
        </w:rPr>
        <w:t>PD</w:t>
      </w:r>
      <w:proofErr w:type="spellEnd"/>
      <w:r w:rsidRPr="0025296A">
        <w:rPr>
          <w:lang w:val="en-GB"/>
        </w:rPr>
        <w:t>-patients</w:t>
      </w:r>
    </w:p>
    <w:tbl>
      <w:tblPr>
        <w:tblStyle w:val="Gitternetztabelle1hell"/>
        <w:tblW w:w="7362" w:type="dxa"/>
        <w:tblLayout w:type="fixed"/>
        <w:tblLook w:val="04A0" w:firstRow="1" w:lastRow="0" w:firstColumn="1" w:lastColumn="0" w:noHBand="0" w:noVBand="1"/>
      </w:tblPr>
      <w:tblGrid>
        <w:gridCol w:w="562"/>
        <w:gridCol w:w="5100"/>
        <w:gridCol w:w="1700"/>
      </w:tblGrid>
      <w:tr w:rsidR="00747741" w:rsidRPr="0025296A" w:rsidTr="00820A5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2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Times New Roman" w:eastAsia="Times New Roman" w:hAnsi="Times New Roman" w:cs="Times New Roman"/>
                <w:kern w:val="0"/>
                <w:sz w:val="20"/>
                <w:lang w:val="en-GB" w:eastAsia="de-DE" w:bidi="ar-SA"/>
              </w:rPr>
            </w:pP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Overall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2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  <w:t>S</w:t>
            </w:r>
            <w:r w:rsidRPr="0025296A"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  <w:t>tudies</w:t>
            </w:r>
          </w:p>
        </w:tc>
        <w:tc>
          <w:tcPr>
            <w:tcW w:w="1700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82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  <w:t>Study design = RCT (%)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3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3</w:t>
            </w: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 xml:space="preserve"> (40.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2</w:t>
            </w: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  <w:proofErr w:type="spellStart"/>
            <w:r w:rsidRPr="0025296A"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  <w:t>Medication</w:t>
            </w:r>
            <w:proofErr w:type="spellEnd"/>
            <w:r w:rsidRPr="0025296A"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  <w:t xml:space="preserve"> (%)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proofErr w:type="spellStart"/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Adenosine</w:t>
            </w:r>
            <w:proofErr w:type="spellEnd"/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 xml:space="preserve"> antagonist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BbHRtYW48L0F1dGhvcj48WWVhcj4yMDExPC9ZZWFyPjxS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BbHRtYW48L0F1dGhvcj48WWVhcj4yMDExPC9ZZWFyPjxS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59-61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3 (3.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7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Amantadine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NYWxzY2g8L0F1dGhvcj48WWVhcj4yMDAxPC9ZZWFyPjxS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NYWxzY2g8L0F1dGhvcj48WWVhcj4yMDAxPC9ZZWFyPjxS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62, 63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2 (2.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4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Anticholinergics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Cb251Y2NlbGxpPC9BdXRob3I+PFllYXI+MTk5NzwvWWVh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Cb251Y2NlbGxpPC9BdXRob3I+PFllYXI+MTk5NzwvWWVh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46, 64-68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7 (8.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5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Beta-blocker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Lb2xsZXI8L0F1dGhvcj48WWVhcj4xOTg3PC9ZZWFyPjxS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Lb2xsZXI8L0F1dGhvcj48WWVhcj4xOTg3PC9ZZWFyPjxS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69, 70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2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 xml:space="preserve"> (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2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.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4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7E6788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val="en-US" w:eastAsia="de-DE" w:bidi="ar-SA"/>
              </w:rPr>
            </w:pPr>
            <w:proofErr w:type="spellStart"/>
            <w:r w:rsidRPr="007E6788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val="en-US" w:eastAsia="de-DE" w:bidi="ar-SA"/>
              </w:rPr>
              <w:t>Botulinumtoxin</w:t>
            </w:r>
            <w:proofErr w:type="spellEnd"/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SYWhpbWk8L0F1dGhvcj48WWVhcj4yMDE1PC9ZZWFyPjxS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SYWhpbWk8L0F1dGhvcj48WWVhcj4yMDE1PC9ZZWFyPjxS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71-74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4 (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4.9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Budipine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NYWxzY2g8L0F1dGhvcj48WWVhcj4yMDAxPC9ZZWFyPjxS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NYWxzY2g8L0F1dGhvcj48WWVhcj4yMDAxPC9ZZWFyPjxS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62, 75, 76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4 (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4.9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Cannabis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&lt;EndNote&gt;&lt;Cite&gt;&lt;Author&gt;Lotan&lt;/Author&gt;&lt;Year&gt;2014&lt;/Year&gt;&lt;RecNum&gt;84&lt;/RecNum&gt;&lt;DisplayText&gt;&lt;style face="superscript"&gt;77&lt;/style&gt;&lt;/DisplayText&gt;&lt;record&gt;&lt;rec-number&gt;84&lt;/rec-number&gt;&lt;foreign-keys&gt;&lt;key app="EN" db-id="xw9xz202k0fapdeeaev5vzastx5sefdfdwav" timestamp="1663320351"&gt;84&lt;/key&gt;&lt;/foreign-keys&gt;&lt;ref-type name="Journal Article"&gt;17&lt;/ref-type&gt;&lt;contributors&gt;&lt;authors&gt;&lt;author&gt;Lotan, Itay&lt;/author&gt;&lt;author&gt;Treves, Therese A.&lt;/author&gt;&lt;author&gt;Roditi, Yaniv&lt;/author&gt;&lt;author&gt;Djaldetti, Ruth&lt;/author&gt;&lt;/authors&gt;&lt;/contributors&gt;&lt;auth-address&gt;Lotan, Itay: Department of Neurology, Rabin Medical Center, Beilinson Campus, Petach Tikva, Israel, 49100, itayl@clalit.org.il Lotan, Itay: itayl@clalit.org.il&lt;/auth-address&gt;&lt;titles&gt;&lt;title&gt;Cannabis (medical marijuana) treatment for motor and non-motor symptoms of Parkinson disease: An open-label observational study&lt;/title&gt;&lt;secondary-title&gt;Clinical Neuropharmacology&lt;/secondary-title&gt;&lt;short-title&gt;Cannabis (medical marijuana) treatment for motor and non-motor symptoms of Parkinson disease: An open-label observational study&lt;/short-title&gt;&lt;/titles&gt;&lt;periodical&gt;&lt;full-title&gt;Clinical Neuropharmacology&lt;/full-title&gt;&lt;/periodical&gt;&lt;pages&gt;41-44&lt;/pages&gt;&lt;volume&gt;37&lt;/volume&gt;&lt;number&gt;2&lt;/number&gt;&lt;keywords&gt;&lt;keyword&gt;*Cannabis&lt;/keyword&gt;&lt;keyword&gt;*Drug Therapy&lt;/keyword&gt;&lt;keyword&gt;*Pain&lt;/keyword&gt;&lt;keyword&gt;*Parkinson&amp;apos;s Disease&lt;/keyword&gt;&lt;keyword&gt;*Tetrahydrocannabinol&lt;/keyword&gt;&lt;/keywords&gt;&lt;dates&gt;&lt;year&gt;2014&lt;/year&gt;&lt;/dates&gt;&lt;isbn&gt;0362-5664&lt;/isbn&gt;&lt;work-type&gt;Medical Treatment of Physical Illness 3363&lt;/work-type&gt;&lt;urls&gt;&lt;related-urls&gt;&lt;url&gt;http://ovidsp.ovid.com/ovidweb.cgi?T=JS&amp;amp;PAGE=reference&amp;amp;D=psyc11&amp;amp;NEWS=N&amp;amp;AN=2014-11319-001&lt;/url&gt;&lt;/related-urls&gt;&lt;/urls&gt;&lt;custom1&gt;PSYCInfo&lt;/custom1&gt;&lt;custom2&gt;include&lt;/custom2&gt;&lt;electronic-resource-num&gt;http://dx.doi.org/10.1097/WNF.0000000000000016&lt;/electronic-resource-num&gt;&lt;/record&gt;&lt;/Cite&gt;&lt;/EndNote&gt;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77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1 (1.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2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proofErr w:type="spellStart"/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Dopamine</w:t>
            </w:r>
            <w:proofErr w:type="spellEnd"/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 xml:space="preserve"> agonists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eXdvcmQ+PGtleXdvcmQ+c2NvcmluZyBzeXN0ZW08L2tleXdvcmQ+PGtleXdvcmQ+c2luZ2xlIGRy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Bcm5vbGQ8L0F1dGhvcj48WWVhcj4yMDA1PC9ZZWFyPjxS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=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bD48L3JlbGF0ZWQtdXJscz48L3VybHM+PGN1c3RvbTE+RU1CQVNFPC9jdXN0b20xPjxjdXN0b20y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=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eXdvcmQ+PGtleXdvcmQ+c2NvcmluZyBzeXN0ZW08L2tleXdvcmQ+PGtleXdvcmQ+c2luZ2xlIGRy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78-102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30 (3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6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.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6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proofErr w:type="spellStart"/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Gabaergic</w:t>
            </w:r>
            <w:proofErr w:type="spellEnd"/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 xml:space="preserve"> medication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CdWxsb2NrPC9BdXRob3I+PFllYXI+MjAyMDwvWWVhcj48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CdWxsb2NrPC9BdXRob3I+PFllYXI+MjAyMDwvWWVhcj48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69, 103, 104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3 (3.7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Levodopa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BbmRlcnNvbjwvQXV0aG9yPjxZZWFyPjE5OTI8L1llYXI+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BbmRlcnNvbjwvQXV0aG9yPjxZZWFyPjE5OTI8L1llYXI+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68, 105-113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10 (12.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2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MAO-inhibitors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DYXR0YW5lbzwvQXV0aG9yPjxZZWFyPjIwMTY8L1llYXI+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DYXR0YW5lbzwvQXV0aG9yPjxZZWFyPjIwMTY8L1llYXI+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112, 114-123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12 (1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4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.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6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Memantine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SYWJleTwvQXV0aG9yPjxZZWFyPjE5OTI8L1llYXI+PFJl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SYWJleTwvQXV0aG9yPjxZZWFyPjE5OTI8L1llYXI+PFJl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124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 (1.2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Primidone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&lt;EndNote&gt;&lt;Cite&gt;&lt;Author&gt;Koller&lt;/Author&gt;&lt;Year&gt;1987&lt;/Year&gt;&lt;RecNum&gt;77&lt;/RecNum&gt;&lt;DisplayText&gt;&lt;style face="superscript"&gt;69&lt;/style&gt;&lt;/DisplayText&gt;&lt;record&gt;&lt;rec-number&gt;77&lt;/rec-number&gt;&lt;foreign-keys&gt;&lt;key app="EN" db-id="xw9xz202k0fapdeeaev5vzastx5sefdfdwav" timestamp="1663320351"&gt;77&lt;/key&gt;&lt;/foreign-keys&gt;&lt;ref-type name="Journal Article"&gt;17&lt;/ref-type&gt;&lt;contributors&gt;&lt;authors&gt;&lt;author&gt;Koller, W. C.&lt;/author&gt;&lt;author&gt;Herbster, G.&lt;/author&gt;&lt;/authors&gt;&lt;/contributors&gt;&lt;auth-address&gt;Neurology Service, Hines Veterans Administration Hospital, Hines, IL 60141 United States&lt;/auth-address&gt;&lt;titles&gt;&lt;title&gt;Adjuvant therapy of parkinsonian tremor&lt;/title&gt;&lt;secondary-title&gt;Archives of Neurology&lt;/secondary-title&gt;&lt;short-title&gt;Adjuvant therapy of parkinsonian tremor&lt;/short-title&gt;&lt;/titles&gt;&lt;periodical&gt;&lt;full-title&gt;Archives of Neurology&lt;/full-title&gt;&lt;/periodical&gt;&lt;pages&gt;921-923&lt;/pages&gt;&lt;volume&gt;44&lt;/volume&gt;&lt;number&gt;9&lt;/number&gt;&lt;keywords&gt;&lt;keyword&gt;central nervous system&lt;/keyword&gt;&lt;keyword&gt;clinical trial&lt;/keyword&gt;&lt;keyword&gt;controlled study&lt;/keyword&gt;&lt;keyword&gt;diagnosis&lt;/keyword&gt;&lt;keyword&gt;human&lt;/keyword&gt;&lt;keyword&gt;major clinical study&lt;/keyword&gt;&lt;keyword&gt;*Parkinson disease&lt;/keyword&gt;&lt;keyword&gt;priority journal&lt;/keyword&gt;&lt;keyword&gt;therapy&lt;/keyword&gt;&lt;keyword&gt;*tremor&lt;/keyword&gt;&lt;keyword&gt;*clonazepam&lt;/keyword&gt;&lt;keyword&gt;*primidone&lt;/keyword&gt;&lt;/keywords&gt;&lt;dates&gt;&lt;year&gt;1987&lt;/year&gt;&lt;/dates&gt;&lt;isbn&gt;0003-9942&lt;/isbn&gt;&lt;urls&gt;&lt;related-urls&gt;&lt;url&gt;http://ovidsp.ovid.com/ovidweb.cgi?T=JS&amp;amp;PAGE=reference&amp;amp;D=emed3&amp;amp;NEWS=N&amp;amp;AN=17133689&lt;/url&gt;&lt;/related-urls&gt;&lt;/urls&gt;&lt;custom1&gt;EMBASE&lt;/custom1&gt;&lt;custom2&gt;include&lt;/custom2&gt;&lt;language&gt;English&lt;/language&gt;&lt;/record&gt;&lt;/Cite&gt;&lt;/EndNote&gt;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69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1 (1.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2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2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eastAsia="de-DE" w:bidi="ar-SA"/>
              </w:rPr>
            </w:pPr>
          </w:p>
        </w:tc>
        <w:tc>
          <w:tcPr>
            <w:tcW w:w="51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t>Zonisamide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Ja2VkYTwvQXV0aG9yPjxZZWFyPjIwMTU8L1llYXI+PFJl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begin">
                <w:fldData xml:space="preserve">PEVuZE5vdGU+PENpdGU+PEF1dGhvcj5Ja2VkYTwvQXV0aG9yPjxZZWFyPjIwMTU8L1llYXI+PFJl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</w:fldData>
              </w:fldCha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instrText xml:space="preserve"> ADDIN EN.CITE.DATA </w:instrTex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separate"/>
            </w:r>
            <w:r w:rsidRPr="0098544A">
              <w:rPr>
                <w:rFonts w:ascii="Calibri" w:eastAsia="Times New Roman" w:hAnsi="Calibri" w:cs="Times New Roman"/>
                <w:i/>
                <w:noProof/>
                <w:color w:val="000000"/>
                <w:kern w:val="0"/>
                <w:sz w:val="22"/>
                <w:szCs w:val="22"/>
                <w:vertAlign w:val="superscript"/>
                <w:lang w:eastAsia="de-DE" w:bidi="ar-SA"/>
              </w:rPr>
              <w:t>125, 126</w:t>
            </w:r>
            <w:r>
              <w:rPr>
                <w:rFonts w:ascii="Calibri" w:eastAsia="Times New Roman" w:hAnsi="Calibri" w:cs="Times New Roman"/>
                <w:i/>
                <w:color w:val="000000"/>
                <w:kern w:val="0"/>
                <w:sz w:val="22"/>
                <w:szCs w:val="22"/>
                <w:lang w:eastAsia="de-DE" w:bidi="ar-SA"/>
              </w:rPr>
              <w:fldChar w:fldCharType="end"/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2 (2.</w:t>
            </w:r>
            <w:r>
              <w:rPr>
                <w:rFonts w:ascii="Calibri" w:hAnsi="Calibri" w:cs="Calibri"/>
                <w:color w:val="000000"/>
                <w:sz w:val="22"/>
                <w:szCs w:val="22"/>
              </w:rPr>
              <w:t>4</w:t>
            </w:r>
            <w:r w:rsidRPr="0025296A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val="en-GB" w:eastAsia="de-DE" w:bidi="ar-SA"/>
              </w:rPr>
            </w:pPr>
            <w:r w:rsidRPr="0025296A"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val="en-GB" w:eastAsia="de-DE" w:bidi="ar-SA"/>
              </w:rPr>
              <w:t>Average subjects per study (SD)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87.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89</w:t>
            </w: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 xml:space="preserve"> (13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4</w:t>
            </w: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.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59</w:t>
            </w: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val="en-GB" w:eastAsia="de-DE" w:bidi="ar-SA"/>
              </w:rPr>
            </w:pPr>
            <w:r w:rsidRPr="0025296A"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val="en-GB" w:eastAsia="de-DE" w:bidi="ar-SA"/>
              </w:rPr>
              <w:t>Participants’ mean age (SD)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64.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85</w:t>
            </w: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 xml:space="preserve"> (3.3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1</w:t>
            </w: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val="en-GB" w:eastAsia="de-DE" w:bidi="ar-SA"/>
              </w:rPr>
            </w:pPr>
            <w:r w:rsidRPr="0025296A"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val="en-GB" w:eastAsia="de-DE" w:bidi="ar-SA"/>
              </w:rPr>
              <w:t xml:space="preserve">Mean </w:t>
            </w:r>
            <w:proofErr w:type="spellStart"/>
            <w:r w:rsidRPr="0025296A"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val="en-GB" w:eastAsia="de-DE" w:bidi="ar-SA"/>
              </w:rPr>
              <w:t>QualSyst</w:t>
            </w:r>
            <w:proofErr w:type="spellEnd"/>
            <w:r w:rsidRPr="0025296A"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val="en-GB" w:eastAsia="de-DE" w:bidi="ar-SA"/>
              </w:rPr>
              <w:t xml:space="preserve"> score (SD)</w:t>
            </w:r>
          </w:p>
        </w:tc>
        <w:tc>
          <w:tcPr>
            <w:tcW w:w="1700" w:type="dxa"/>
            <w:tcBorders>
              <w:top w:val="nil"/>
              <w:left w:val="nil"/>
              <w:bottom w:val="nil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0.71 (0.21)</w:t>
            </w:r>
          </w:p>
        </w:tc>
      </w:tr>
      <w:tr w:rsidR="00747741" w:rsidRPr="0025296A" w:rsidTr="00820A54"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2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left"/>
              <w:textAlignment w:val="auto"/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val="en-GB" w:eastAsia="de-DE" w:bidi="ar-SA"/>
              </w:rPr>
            </w:pPr>
            <w:r w:rsidRPr="0025296A">
              <w:rPr>
                <w:rFonts w:ascii="Calibri" w:eastAsia="Times New Roman" w:hAnsi="Calibri" w:cs="Times New Roman"/>
                <w:b w:val="0"/>
                <w:color w:val="000000"/>
                <w:kern w:val="0"/>
                <w:sz w:val="22"/>
                <w:szCs w:val="22"/>
                <w:lang w:val="en-GB" w:eastAsia="de-DE" w:bidi="ar-SA"/>
              </w:rPr>
              <w:t>Mean UPDRS at baseline (SD)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747741" w:rsidRPr="0025296A" w:rsidRDefault="00747741" w:rsidP="00820A54">
            <w:pPr>
              <w:widowControl w:val="0"/>
              <w:suppressAutoHyphens w:val="0"/>
              <w:spacing w:before="0" w:after="0"/>
              <w:jc w:val="center"/>
              <w:textAlignment w:val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</w:pP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30.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18</w:t>
            </w: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 xml:space="preserve"> (8.</w:t>
            </w:r>
            <w:r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05</w:t>
            </w:r>
            <w:r w:rsidRPr="0025296A">
              <w:rPr>
                <w:rFonts w:ascii="Calibri" w:eastAsia="Times New Roman" w:hAnsi="Calibri" w:cs="Times New Roman"/>
                <w:color w:val="000000"/>
                <w:kern w:val="0"/>
                <w:sz w:val="22"/>
                <w:szCs w:val="22"/>
                <w:lang w:eastAsia="de-DE" w:bidi="ar-SA"/>
              </w:rPr>
              <w:t>)</w:t>
            </w:r>
          </w:p>
        </w:tc>
      </w:tr>
    </w:tbl>
    <w:p w:rsidR="00A16A03" w:rsidRDefault="00A16A03">
      <w:bookmarkStart w:id="0" w:name="_GoBack"/>
      <w:bookmarkEnd w:id="0"/>
    </w:p>
    <w:sectPr w:rsidR="00A16A0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Noto Sans CJK SC">
    <w:altName w:val="Cambria"/>
    <w:panose1 w:val="00000000000000000000"/>
    <w:charset w:val="00"/>
    <w:family w:val="roman"/>
    <w:notTrueType/>
    <w:pitch w:val="default"/>
  </w:font>
  <w:font w:name="Lohit Devanagari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7741"/>
    <w:rsid w:val="004B45F9"/>
    <w:rsid w:val="005B55C3"/>
    <w:rsid w:val="00747741"/>
    <w:rsid w:val="00A16A03"/>
    <w:rsid w:val="00B455E8"/>
    <w:rsid w:val="00D1031D"/>
    <w:rsid w:val="00FA21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564884E7-B579-4DBE-8317-521B5D56F7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747741"/>
    <w:pPr>
      <w:suppressAutoHyphens/>
      <w:spacing w:before="120" w:after="120" w:line="240" w:lineRule="auto"/>
      <w:jc w:val="both"/>
      <w:textAlignment w:val="baseline"/>
    </w:pPr>
    <w:rPr>
      <w:rFonts w:ascii="Liberation Serif" w:eastAsia="Noto Sans CJK SC" w:hAnsi="Liberation Serif" w:cs="Lohit Devanagari"/>
      <w:kern w:val="2"/>
      <w:sz w:val="24"/>
      <w:szCs w:val="24"/>
      <w:lang w:eastAsia="zh-CN" w:bidi="hi-I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qFormat/>
    <w:rsid w:val="00747741"/>
    <w:pPr>
      <w:suppressLineNumbers/>
    </w:pPr>
    <w:rPr>
      <w:i/>
      <w:iCs/>
    </w:rPr>
  </w:style>
  <w:style w:type="table" w:styleId="Gitternetztabelle1hell">
    <w:name w:val="Grid Table 1 Light"/>
    <w:basedOn w:val="NormaleTabelle"/>
    <w:uiPriority w:val="46"/>
    <w:rsid w:val="00747741"/>
    <w:pPr>
      <w:suppressAutoHyphens/>
      <w:spacing w:after="0" w:line="240" w:lineRule="auto"/>
    </w:pPr>
    <w:rPr>
      <w:rFonts w:ascii="Liberation Serif" w:eastAsia="Noto Sans CJK SC" w:hAnsi="Liberation Serif" w:cs="Lohit Devanagari"/>
      <w:kern w:val="2"/>
      <w:sz w:val="20"/>
      <w:szCs w:val="24"/>
      <w:lang w:eastAsia="zh-CN" w:bidi="hi-IN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62</Words>
  <Characters>4172</Characters>
  <Application>Microsoft Office Word</Application>
  <DocSecurity>0</DocSecurity>
  <Lines>34</Lines>
  <Paragraphs>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pedrosa</dc:creator>
  <cp:keywords/>
  <dc:description/>
  <cp:lastModifiedBy>david pedrosa</cp:lastModifiedBy>
  <cp:revision>1</cp:revision>
  <dcterms:created xsi:type="dcterms:W3CDTF">2022-09-25T19:44:00Z</dcterms:created>
  <dcterms:modified xsi:type="dcterms:W3CDTF">2022-09-25T19:45:00Z</dcterms:modified>
</cp:coreProperties>
</file>